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F06ED" w14:textId="2FFA7F5E" w:rsidR="00802330" w:rsidRDefault="00802330" w:rsidP="00827FA0">
      <w:pPr>
        <w:pStyle w:val="Subtitle"/>
      </w:pPr>
      <w:r>
        <w:t xml:space="preserve">APOE glycosylation in ADNI Methods </w:t>
      </w:r>
    </w:p>
    <w:p w14:paraId="2CEBEBEB" w14:textId="115B5A97" w:rsidR="00802330" w:rsidRDefault="00802330" w:rsidP="00827FA0">
      <w:pPr>
        <w:pStyle w:val="Subtitle"/>
      </w:pPr>
      <w:r>
        <w:t>Hussein Yassine, University of Southern California</w:t>
      </w:r>
    </w:p>
    <w:p w14:paraId="780EA40A" w14:textId="77777777" w:rsidR="00802330" w:rsidRDefault="00802330" w:rsidP="00827FA0">
      <w:pPr>
        <w:pStyle w:val="Subtitle"/>
      </w:pPr>
      <w:r>
        <w:t>Dobrin Nedelkov, Isoformix</w:t>
      </w:r>
    </w:p>
    <w:p w14:paraId="181E467B" w14:textId="66AC38DF" w:rsidR="00F92209" w:rsidRPr="00ED44CB" w:rsidRDefault="00DF0718" w:rsidP="00827FA0">
      <w:pPr>
        <w:pStyle w:val="Subtitle"/>
      </w:pPr>
      <w:r>
        <w:t xml:space="preserve"> [</w:t>
      </w:r>
      <w:r w:rsidR="00802330">
        <w:t>APOE glycosylation in ADNI</w:t>
      </w:r>
      <w:r>
        <w:t>]</w:t>
      </w:r>
    </w:p>
    <w:p w14:paraId="31883E5A" w14:textId="77777777" w:rsidR="00F92209" w:rsidRPr="00F92209" w:rsidRDefault="00F92209">
      <w:pPr>
        <w:rPr>
          <w:rFonts w:cs="Times New Roman"/>
        </w:rPr>
      </w:pPr>
    </w:p>
    <w:tbl>
      <w:tblPr>
        <w:tblStyle w:val="TableGrid"/>
        <w:tblW w:w="0" w:type="auto"/>
        <w:tblInd w:w="1008"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none" w:sz="0" w:space="0" w:color="auto"/>
          <w:insideV w:val="none" w:sz="0" w:space="0" w:color="auto"/>
        </w:tblBorders>
        <w:shd w:val="clear" w:color="auto" w:fill="F2F2F2" w:themeFill="background1" w:themeFillShade="F2"/>
        <w:tblLook w:val="04A0" w:firstRow="1" w:lastRow="0" w:firstColumn="1" w:lastColumn="0" w:noHBand="0" w:noVBand="1"/>
      </w:tblPr>
      <w:tblGrid>
        <w:gridCol w:w="1130"/>
        <w:gridCol w:w="6250"/>
      </w:tblGrid>
      <w:tr w:rsidR="00ED44CB" w:rsidRPr="00ED44CB" w14:paraId="3816D381" w14:textId="77777777" w:rsidTr="00F45483">
        <w:tc>
          <w:tcPr>
            <w:tcW w:w="7380" w:type="dxa"/>
            <w:gridSpan w:val="2"/>
            <w:shd w:val="clear" w:color="auto" w:fill="D0EBCB"/>
          </w:tcPr>
          <w:p w14:paraId="737DB1B1" w14:textId="2FB00601" w:rsidR="00ED44CB" w:rsidRPr="00827FA0" w:rsidRDefault="00ED44CB" w:rsidP="00DF0718">
            <w:pPr>
              <w:pStyle w:val="Caption"/>
              <w:rPr>
                <w:b/>
              </w:rPr>
            </w:pPr>
            <w:r w:rsidRPr="00827FA0">
              <w:rPr>
                <w:b/>
              </w:rPr>
              <w:t>Contents</w:t>
            </w:r>
          </w:p>
        </w:tc>
      </w:tr>
      <w:tr w:rsidR="00F45483" w:rsidRPr="00ED44CB" w14:paraId="68C34D79" w14:textId="77777777" w:rsidTr="00F45483">
        <w:tc>
          <w:tcPr>
            <w:tcW w:w="1130" w:type="dxa"/>
            <w:shd w:val="clear" w:color="auto" w:fill="F2F2F2" w:themeFill="background1" w:themeFillShade="F2"/>
          </w:tcPr>
          <w:p w14:paraId="5ED938DC" w14:textId="77777777" w:rsidR="00ED44CB" w:rsidRPr="00ED44CB" w:rsidRDefault="00ED44CB" w:rsidP="00827FA0">
            <w:pPr>
              <w:pStyle w:val="Caption"/>
            </w:pPr>
            <w:r w:rsidRPr="00ED44CB">
              <w:t xml:space="preserve">Page 1 </w:t>
            </w:r>
          </w:p>
        </w:tc>
        <w:tc>
          <w:tcPr>
            <w:tcW w:w="6250" w:type="dxa"/>
            <w:shd w:val="clear" w:color="auto" w:fill="F2F2F2" w:themeFill="background1" w:themeFillShade="F2"/>
          </w:tcPr>
          <w:p w14:paraId="63A91624" w14:textId="7BDE08E8" w:rsidR="00ED44CB" w:rsidRPr="00ED44CB" w:rsidRDefault="002B0743" w:rsidP="00827FA0">
            <w:pPr>
              <w:pStyle w:val="Caption"/>
            </w:pPr>
            <w:r>
              <w:t>Introduction</w:t>
            </w:r>
          </w:p>
        </w:tc>
      </w:tr>
      <w:tr w:rsidR="00F45483" w:rsidRPr="00ED44CB" w14:paraId="3D1B306F" w14:textId="77777777" w:rsidTr="00F45483">
        <w:tc>
          <w:tcPr>
            <w:tcW w:w="1130" w:type="dxa"/>
            <w:shd w:val="clear" w:color="auto" w:fill="F2F2F2" w:themeFill="background1" w:themeFillShade="F2"/>
          </w:tcPr>
          <w:p w14:paraId="27154409" w14:textId="77777777" w:rsidR="00ED44CB" w:rsidRDefault="00ED44CB" w:rsidP="002B0743">
            <w:pPr>
              <w:pStyle w:val="Caption"/>
            </w:pPr>
            <w:r w:rsidRPr="00ED44CB">
              <w:t xml:space="preserve">Page </w:t>
            </w:r>
            <w:r w:rsidR="002B0743">
              <w:t>1</w:t>
            </w:r>
          </w:p>
          <w:p w14:paraId="47F80BBC" w14:textId="77777777" w:rsidR="002B0743" w:rsidRDefault="002B0743" w:rsidP="002B0743">
            <w:pPr>
              <w:rPr>
                <w:rFonts w:ascii="Arial" w:hAnsi="Arial" w:cs="Arial"/>
                <w:sz w:val="16"/>
                <w:szCs w:val="16"/>
              </w:rPr>
            </w:pPr>
            <w:r w:rsidRPr="002B0743">
              <w:rPr>
                <w:rFonts w:ascii="Arial" w:hAnsi="Arial" w:cs="Arial"/>
                <w:sz w:val="16"/>
                <w:szCs w:val="16"/>
              </w:rPr>
              <w:t>Page 2</w:t>
            </w:r>
          </w:p>
          <w:p w14:paraId="4295E2A5" w14:textId="77777777" w:rsidR="002B0743" w:rsidRDefault="002B0743" w:rsidP="002B0743">
            <w:pPr>
              <w:rPr>
                <w:rFonts w:ascii="Arial" w:hAnsi="Arial" w:cs="Arial"/>
                <w:sz w:val="16"/>
                <w:szCs w:val="16"/>
              </w:rPr>
            </w:pPr>
            <w:r>
              <w:rPr>
                <w:rFonts w:ascii="Arial" w:hAnsi="Arial" w:cs="Arial"/>
                <w:sz w:val="16"/>
                <w:szCs w:val="16"/>
              </w:rPr>
              <w:t>Page ff</w:t>
            </w:r>
          </w:p>
          <w:p w14:paraId="376E2DC8" w14:textId="77777777" w:rsidR="002B0743" w:rsidRDefault="002B0743" w:rsidP="002B0743">
            <w:pPr>
              <w:rPr>
                <w:rFonts w:ascii="Arial" w:hAnsi="Arial" w:cs="Arial"/>
                <w:sz w:val="16"/>
                <w:szCs w:val="16"/>
              </w:rPr>
            </w:pPr>
            <w:r>
              <w:rPr>
                <w:rFonts w:ascii="Arial" w:hAnsi="Arial" w:cs="Arial"/>
                <w:sz w:val="16"/>
                <w:szCs w:val="16"/>
              </w:rPr>
              <w:t>Page gg</w:t>
            </w:r>
          </w:p>
          <w:p w14:paraId="153FB83F" w14:textId="75315DB2" w:rsidR="002B0743" w:rsidRPr="002B0743" w:rsidRDefault="002B0743" w:rsidP="002B0743">
            <w:pPr>
              <w:rPr>
                <w:rFonts w:ascii="Arial" w:hAnsi="Arial" w:cs="Arial"/>
                <w:sz w:val="16"/>
                <w:szCs w:val="16"/>
              </w:rPr>
            </w:pPr>
            <w:r>
              <w:rPr>
                <w:rFonts w:ascii="Arial" w:hAnsi="Arial" w:cs="Arial"/>
                <w:sz w:val="16"/>
                <w:szCs w:val="16"/>
              </w:rPr>
              <w:t>Page hh</w:t>
            </w:r>
          </w:p>
        </w:tc>
        <w:tc>
          <w:tcPr>
            <w:tcW w:w="6250" w:type="dxa"/>
            <w:shd w:val="clear" w:color="auto" w:fill="F2F2F2" w:themeFill="background1" w:themeFillShade="F2"/>
          </w:tcPr>
          <w:p w14:paraId="1CC4B4A6" w14:textId="77777777" w:rsidR="00ED44CB" w:rsidRDefault="002B0743" w:rsidP="00827FA0">
            <w:pPr>
              <w:pStyle w:val="Caption"/>
            </w:pPr>
            <w:r>
              <w:t>Summary</w:t>
            </w:r>
          </w:p>
          <w:p w14:paraId="746D3F26" w14:textId="77777777" w:rsidR="002B0743" w:rsidRDefault="002B0743" w:rsidP="002B0743">
            <w:pPr>
              <w:rPr>
                <w:rFonts w:ascii="Arial" w:hAnsi="Arial" w:cs="Arial"/>
                <w:sz w:val="16"/>
                <w:szCs w:val="16"/>
              </w:rPr>
            </w:pPr>
            <w:r>
              <w:rPr>
                <w:rFonts w:ascii="Arial" w:hAnsi="Arial" w:cs="Arial"/>
                <w:sz w:val="16"/>
                <w:szCs w:val="16"/>
              </w:rPr>
              <w:t>Methodology</w:t>
            </w:r>
          </w:p>
          <w:p w14:paraId="083584DE" w14:textId="0836EA55" w:rsidR="002B0743" w:rsidRDefault="002B0743" w:rsidP="002B0743">
            <w:pPr>
              <w:rPr>
                <w:rFonts w:ascii="Arial" w:hAnsi="Arial" w:cs="Arial"/>
                <w:sz w:val="16"/>
                <w:szCs w:val="16"/>
              </w:rPr>
            </w:pPr>
            <w:r>
              <w:rPr>
                <w:rFonts w:ascii="Arial" w:hAnsi="Arial" w:cs="Arial"/>
                <w:sz w:val="16"/>
                <w:szCs w:val="16"/>
              </w:rPr>
              <w:t>Analyses and QC data</w:t>
            </w:r>
          </w:p>
          <w:p w14:paraId="3DC87365" w14:textId="3FEF90CA" w:rsidR="002B0743" w:rsidRDefault="002B0743" w:rsidP="002B0743">
            <w:pPr>
              <w:rPr>
                <w:rFonts w:ascii="Arial" w:hAnsi="Arial" w:cs="Arial"/>
                <w:sz w:val="16"/>
                <w:szCs w:val="16"/>
              </w:rPr>
            </w:pPr>
            <w:r>
              <w:rPr>
                <w:rFonts w:ascii="Arial" w:hAnsi="Arial" w:cs="Arial"/>
                <w:sz w:val="16"/>
                <w:szCs w:val="16"/>
              </w:rPr>
              <w:t>References</w:t>
            </w:r>
          </w:p>
          <w:p w14:paraId="649268B3" w14:textId="6CF42141" w:rsidR="002B0743" w:rsidRDefault="002B0743" w:rsidP="002B0743">
            <w:pPr>
              <w:rPr>
                <w:rFonts w:ascii="Arial" w:hAnsi="Arial" w:cs="Arial"/>
                <w:sz w:val="16"/>
                <w:szCs w:val="16"/>
              </w:rPr>
            </w:pPr>
            <w:r>
              <w:rPr>
                <w:rFonts w:ascii="Arial" w:hAnsi="Arial" w:cs="Arial"/>
                <w:sz w:val="16"/>
                <w:szCs w:val="16"/>
              </w:rPr>
              <w:t>About the authors</w:t>
            </w:r>
          </w:p>
          <w:p w14:paraId="488BFAA4" w14:textId="02C2DA18" w:rsidR="002B0743" w:rsidRPr="002B0743" w:rsidRDefault="002B0743" w:rsidP="002B0743">
            <w:pPr>
              <w:rPr>
                <w:rFonts w:ascii="Arial" w:hAnsi="Arial" w:cs="Arial"/>
                <w:sz w:val="16"/>
                <w:szCs w:val="16"/>
              </w:rPr>
            </w:pPr>
          </w:p>
        </w:tc>
      </w:tr>
    </w:tbl>
    <w:p w14:paraId="186F93D6" w14:textId="6D36C53D" w:rsidR="007D0E3C" w:rsidRDefault="007D0E3C" w:rsidP="00827FA0">
      <w:pPr>
        <w:pStyle w:val="Heading1"/>
      </w:pPr>
      <w:r>
        <w:t>Introduction</w:t>
      </w:r>
    </w:p>
    <w:p w14:paraId="6939B583" w14:textId="3F77B6E4" w:rsidR="007D0E3C" w:rsidRPr="007D0E3C" w:rsidRDefault="003633D1" w:rsidP="007D0E3C">
      <w:r>
        <w:t>We reported that APOE4 is less glycosylated in CSF but not in plasma</w:t>
      </w:r>
      <w:r w:rsidR="00802330">
        <w:fldChar w:fldCharType="begin"/>
      </w:r>
      <w:r w:rsidR="00802330">
        <w:instrText xml:space="preserve"> ADDIN EN.CITE &lt;EndNote&gt;&lt;Cite&gt;&lt;Author&gt;Hu&lt;/Author&gt;&lt;Year&gt;2020&lt;/Year&gt;&lt;RecNum&gt;3049&lt;/RecNum&gt;&lt;DisplayText&gt;(Hu et al., 2020)&lt;/DisplayText&gt;&lt;record&gt;&lt;rec-number&gt;3049&lt;/rec-number&gt;&lt;foreign-keys&gt;&lt;key app="EN" db-id="vzp0swfdrx2dxzewdrrp50alervdfe9xr95p" timestamp="1598910031" guid="3d2af231-c47e-4225-9569-da788bc21ccd"&gt;3049&lt;/key&gt;&lt;/foreign-keys&gt;&lt;ref-type name="Journal Article"&gt;17&lt;/ref-type&gt;&lt;contributors&gt;&lt;authors&gt;&lt;author&gt;Hu, Y.&lt;/author&gt;&lt;author&gt;Meuret, C.&lt;/author&gt;&lt;author&gt;Go, S.&lt;/author&gt;&lt;author&gt;Yassine, H. N.&lt;/author&gt;&lt;author&gt;Nedelkov, D.&lt;/author&gt;&lt;/authors&gt;&lt;/contributors&gt;&lt;titles&gt;&lt;title&gt;Simple and Fast Assay for Apolipoprotein E Phenotyping and Glycotyping: Discovering Isoform-Specific Glycosylation in Plasma and Cerebrospinal Fluid&lt;/title&gt;&lt;secondary-title&gt;J Alzheimers Dis&lt;/secondary-title&gt;&lt;/titles&gt;&lt;periodical&gt;&lt;full-title&gt;J Alzheimers Dis&lt;/full-title&gt;&lt;/periodical&gt;&lt;pages&gt;883-893&lt;/pages&gt;&lt;volume&gt;76&lt;/volume&gt;&lt;number&gt;3&lt;/number&gt;&lt;keywords&gt;&lt;keyword&gt;Alzheimer’s disease&lt;/keyword&gt;&lt;keyword&gt;Apolipoprotein E&lt;/keyword&gt;&lt;keyword&gt;glycan&lt;/keyword&gt;&lt;keyword&gt;isoform&lt;/keyword&gt;&lt;keyword&gt;mass spectrometry&lt;/keyword&gt;&lt;/keywords&gt;&lt;dates&gt;&lt;year&gt;2020&lt;/year&gt;&lt;/dates&gt;&lt;isbn&gt;1875-8908&lt;/isbn&gt;&lt;accession-num&gt;32568201&lt;/accession-num&gt;&lt;urls&gt;&lt;related-urls&gt;&lt;url&gt;https://www.ncbi.nlm.nih.gov/pubmed/32568201&lt;/url&gt;&lt;/related-urls&gt;&lt;/urls&gt;&lt;electronic-resource-num&gt;10.3233/JAD-200203&lt;/electronic-resource-num&gt;&lt;language&gt;eng&lt;/language&gt;&lt;/record&gt;&lt;/Cite&gt;&lt;/EndNote&gt;</w:instrText>
      </w:r>
      <w:r w:rsidR="00802330">
        <w:fldChar w:fldCharType="separate"/>
      </w:r>
      <w:r w:rsidR="00802330">
        <w:rPr>
          <w:noProof/>
        </w:rPr>
        <w:t>(Hu et al., 2020)</w:t>
      </w:r>
      <w:r w:rsidR="00802330">
        <w:fldChar w:fldCharType="end"/>
      </w:r>
      <w:r>
        <w:t xml:space="preserve"> and CSF APOE glycosylation is positively correlated with CSF Abeta 42 levels</w:t>
      </w:r>
      <w:r w:rsidR="00802330">
        <w:fldChar w:fldCharType="begin">
          <w:fldData xml:space="preserve">PEVuZE5vdGU+PENpdGU+PEF1dGhvcj5NZXVyZXQ8L0F1dGhvcj48WWVhcj4yMDIzPC9ZZWFyPjxS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</w:fldData>
        </w:fldChar>
      </w:r>
      <w:r w:rsidR="00802330">
        <w:instrText xml:space="preserve"> ADDIN EN.CITE </w:instrText>
      </w:r>
      <w:r w:rsidR="00802330">
        <w:fldChar w:fldCharType="begin">
          <w:fldData xml:space="preserve">PEVuZE5vdGU+PENpdGU+PEF1dGhvcj5NZXVyZXQ8L0F1dGhvcj48WWVhcj4yMDIzPC9ZZWFyPjxS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</w:fldData>
        </w:fldChar>
      </w:r>
      <w:r w:rsidR="00802330">
        <w:instrText xml:space="preserve"> ADDIN EN.CITE.DATA </w:instrText>
      </w:r>
      <w:r w:rsidR="00802330">
        <w:fldChar w:fldCharType="end"/>
      </w:r>
      <w:r w:rsidR="00802330">
        <w:fldChar w:fldCharType="separate"/>
      </w:r>
      <w:r w:rsidR="00802330">
        <w:rPr>
          <w:noProof/>
        </w:rPr>
        <w:t>(Meuret et al., 2023)</w:t>
      </w:r>
      <w:r w:rsidR="00802330">
        <w:fldChar w:fldCharType="end"/>
      </w:r>
      <w:r>
        <w:t>. Whether APOE4 glycosylation is associated with longitudenal cognitive change is not known.</w:t>
      </w:r>
    </w:p>
    <w:p w14:paraId="0772A5AB" w14:textId="4484098F" w:rsidR="00FD0387" w:rsidRPr="00F92209" w:rsidRDefault="00827FA0" w:rsidP="00827FA0">
      <w:pPr>
        <w:pStyle w:val="Heading1"/>
      </w:pPr>
      <w:r>
        <w:t>Summary (or Abstract)</w:t>
      </w:r>
      <w:r w:rsidR="00DF0718">
        <w:t xml:space="preserve"> </w:t>
      </w:r>
    </w:p>
    <w:p w14:paraId="170110A8" w14:textId="10768829" w:rsidR="00F92209" w:rsidRPr="00432525" w:rsidRDefault="00432525" w:rsidP="00432525">
      <w:pPr>
        <w:pStyle w:val="NormalWeb"/>
      </w:pPr>
      <w:r>
        <w:t xml:space="preserve">We </w:t>
      </w:r>
      <w:r w:rsidR="00087858">
        <w:t>obtained</w:t>
      </w:r>
      <w:r>
        <w:t xml:space="preserve"> 188 plasma and 188 CSF samples from ADNI, </w:t>
      </w:r>
      <w:r w:rsidR="00087858">
        <w:t>to apply</w:t>
      </w:r>
      <w:r w:rsidRPr="00432525">
        <w:t xml:space="preserve"> our unique apoE mass spectrometric immunoassay</w:t>
      </w:r>
      <w:r>
        <w:t>.</w:t>
      </w:r>
      <w:r w:rsidRPr="00432525">
        <w:t xml:space="preserve"> The assay simultaneously detect</w:t>
      </w:r>
      <w:r w:rsidR="008B794E">
        <w:t>s</w:t>
      </w:r>
      <w:r w:rsidRPr="00432525">
        <w:t xml:space="preserve"> the three apoE isoforms and their glycoforms in a manner that preserve</w:t>
      </w:r>
      <w:r w:rsidR="008B794E">
        <w:t>s</w:t>
      </w:r>
      <w:r w:rsidRPr="00432525">
        <w:t xml:space="preserve"> isoform- specific glycosylation. Each sam</w:t>
      </w:r>
      <w:r w:rsidR="00087858">
        <w:t>p</w:t>
      </w:r>
      <w:r w:rsidRPr="00432525">
        <w:t>le was analyzed only once.</w:t>
      </w:r>
    </w:p>
    <w:p w14:paraId="7CB8E736" w14:textId="22EC8452" w:rsidR="00501C86" w:rsidRPr="00432525" w:rsidRDefault="00501C86">
      <w:pPr>
        <w:rPr>
          <w:rFonts w:eastAsia="Times New Roman" w:cs="Times New Roman"/>
          <w:b/>
          <w:color w:val="000000"/>
          <w:sz w:val="28"/>
          <w:szCs w:val="28"/>
        </w:rPr>
      </w:pPr>
      <w:r w:rsidRPr="00432525">
        <w:rPr>
          <w:rFonts w:eastAsia="Times New Roman" w:cs="Times New Roman"/>
          <w:b/>
          <w:color w:val="000000"/>
          <w:sz w:val="28"/>
          <w:szCs w:val="28"/>
        </w:rPr>
        <w:t>Samples</w:t>
      </w:r>
    </w:p>
    <w:p w14:paraId="3E314CF3" w14:textId="4931257E" w:rsidR="00D5510B" w:rsidRPr="00D5510B" w:rsidRDefault="00CD5806" w:rsidP="00D5510B">
      <w:pPr>
        <w:rPr>
          <w:color w:val="000000"/>
        </w:rPr>
      </w:pPr>
      <w:r w:rsidRPr="00CD5806">
        <w:rPr>
          <w:rFonts w:eastAsia="Times New Roman" w:cs="Times New Roman"/>
          <w:color w:val="000000"/>
        </w:rPr>
        <w:t>Total of 188 plasma and 188 CSF samples were received from ADNI</w:t>
      </w:r>
      <w:r w:rsidR="003633D1">
        <w:rPr>
          <w:rFonts w:eastAsia="Times New Roman" w:cs="Times New Roman"/>
          <w:color w:val="000000"/>
        </w:rPr>
        <w:t xml:space="preserve"> cohots</w:t>
      </w:r>
      <w:r w:rsidRPr="00CD5806">
        <w:rPr>
          <w:rFonts w:eastAsia="Times New Roman" w:cs="Times New Roman"/>
          <w:color w:val="000000"/>
        </w:rPr>
        <w:t xml:space="preserve"> and analyzed. </w:t>
      </w:r>
      <w:r w:rsidR="003633D1">
        <w:rPr>
          <w:rFonts w:eastAsia="Times New Roman" w:cs="Times New Roman"/>
          <w:color w:val="000000"/>
        </w:rPr>
        <w:t>8 groups of samples were selected based on whether performance of delayed recall test was stable or decline in cognitively normal (CN) or cognitively impaired (LMCI) individuals and were stratified by APOE into APOE4 carriers and non-carriers.</w:t>
      </w:r>
      <w:r w:rsidR="00D5510B" w:rsidRPr="00D5510B">
        <w:t xml:space="preserve"> </w:t>
      </w:r>
      <w:r w:rsidR="00D5510B" w:rsidRPr="00D5510B">
        <w:rPr>
          <w:color w:val="000000"/>
        </w:rPr>
        <w:t xml:space="preserve">Out of the 188 plasma and 188 CSF samples, three (3)  plasma and seven (7) CSF samples failed the analyses, and are </w:t>
      </w:r>
      <w:r w:rsidR="00D5510B">
        <w:rPr>
          <w:color w:val="000000"/>
        </w:rPr>
        <w:t>labeled as NAs</w:t>
      </w:r>
      <w:r w:rsidR="00D5510B" w:rsidRPr="00D5510B">
        <w:rPr>
          <w:color w:val="000000"/>
        </w:rPr>
        <w:t>. Thus, there is data for 185 PLASMA and 181 CSF samples</w:t>
      </w:r>
      <w:r w:rsidR="00D5510B">
        <w:rPr>
          <w:color w:val="000000"/>
        </w:rPr>
        <w:t>.</w:t>
      </w:r>
    </w:p>
    <w:p w14:paraId="669D1441" w14:textId="0461DB66" w:rsidR="00501C86" w:rsidRPr="00CD5806" w:rsidRDefault="00501C86">
      <w:pPr>
        <w:rPr>
          <w:rFonts w:eastAsia="Times New Roman" w:cs="Times New Roman"/>
        </w:rPr>
      </w:pPr>
    </w:p>
    <w:p w14:paraId="544A3E27" w14:textId="3D3558A5" w:rsidR="00FD0387" w:rsidRDefault="00F92209" w:rsidP="00827FA0">
      <w:pPr>
        <w:pStyle w:val="Heading1"/>
      </w:pPr>
      <w:r w:rsidRPr="00F92209">
        <w:t>Method</w:t>
      </w:r>
      <w:r w:rsidR="007D0E3C">
        <w:t>ology</w:t>
      </w:r>
      <w:r w:rsidR="00DF0718">
        <w:t xml:space="preserve"> </w:t>
      </w:r>
    </w:p>
    <w:p w14:paraId="799052BC" w14:textId="60974632" w:rsidR="00CD5806" w:rsidRPr="00CD5806" w:rsidRDefault="00CD5806" w:rsidP="00CD5806">
      <w:pPr>
        <w:pStyle w:val="NormalWeb"/>
        <w:spacing w:before="120" w:beforeAutospacing="0" w:after="0" w:afterAutospacing="0"/>
        <w:rPr>
          <w:color w:val="414141"/>
        </w:rPr>
      </w:pPr>
      <w:r w:rsidRPr="00CD5806">
        <w:rPr>
          <w:color w:val="414141"/>
        </w:rPr>
        <w:t xml:space="preserve">Polyclonal goat anti-human antibody to apoE (Cat. No. 50A-G1) was obtained from Academy Biomedical (Houston, TX). Mass Spectrometric Immunoassay (MSIA)-Tips (991CUS01) were acquired from Thermo Fisher Scientific (Waltham, MA). Activation and derivatization of the microcolumns inside the MSIA Tips were performed on a Multimek 96 automated 96-channels pipettor (Beckman Coulter, Brea, CA). The MSIA Tips were first rinsed with 200 mM HCl (10 aspiration/dispense cycles, 100 μL each), followed by water (10 cycles) and acetone (10 cycles). Then, the microcolumns inside the tips were activated through </w:t>
      </w:r>
      <w:r w:rsidRPr="00CD5806">
        <w:rPr>
          <w:color w:val="414141"/>
          <w:shd w:val="clear" w:color="auto" w:fill="FFFFFF"/>
        </w:rPr>
        <w:t>Carbonyldiimidazole (</w:t>
      </w:r>
      <w:r w:rsidRPr="00CD5806">
        <w:rPr>
          <w:color w:val="414141"/>
        </w:rPr>
        <w:t xml:space="preserve">CDI) rinses (100 mg/mL </w:t>
      </w:r>
      <w:r w:rsidR="00432525">
        <w:rPr>
          <w:color w:val="414141"/>
        </w:rPr>
        <w:t xml:space="preserve">CDI dissolved </w:t>
      </w:r>
      <w:r w:rsidRPr="00CD5806">
        <w:rPr>
          <w:color w:val="414141"/>
        </w:rPr>
        <w:t xml:space="preserve">in </w:t>
      </w:r>
      <w:r w:rsidRPr="00CD5806">
        <w:rPr>
          <w:color w:val="414141"/>
          <w:shd w:val="clear" w:color="auto" w:fill="FFFFFF"/>
        </w:rPr>
        <w:t>N-methylpyrrolidinone (</w:t>
      </w:r>
      <w:r w:rsidRPr="00CD5806">
        <w:rPr>
          <w:color w:val="414141"/>
        </w:rPr>
        <w:t xml:space="preserve">NMP), 1000 cycles, 50 μL each), followed by two rinses with NMP (10 cycles each, 100 μL). The tips were immediately immersed into the wells of a 96-microwell microplate containing 5 μg apoE antibody/well (in </w:t>
      </w:r>
      <w:r w:rsidRPr="00CD5806">
        <w:rPr>
          <w:color w:val="414141"/>
        </w:rPr>
        <w:lastRenderedPageBreak/>
        <w:t>100 μL of 10 mM MES buffer), and 1000 cycles (50 μL each) were performed, allowing for antibody attachment to the activated microcolumns. This was followed by one rinse with ethanolamine (ETA) and two rinses with PBS (50 cycles each, 100 μL). Total time taken for activation and derivatization of 96 MSIA Tips was 1.5 h. The antibody-derivatized tips were stored at 4°C.</w:t>
      </w:r>
    </w:p>
    <w:p w14:paraId="7E5102ED" w14:textId="57039294" w:rsidR="00CD5806" w:rsidRPr="00CD5806" w:rsidRDefault="00CD5806" w:rsidP="00CD5806">
      <w:pPr>
        <w:pStyle w:val="NormalWeb"/>
        <w:spacing w:before="120" w:beforeAutospacing="0" w:after="0" w:afterAutospacing="0"/>
        <w:rPr>
          <w:color w:val="414141"/>
        </w:rPr>
      </w:pPr>
      <w:r w:rsidRPr="00CD5806">
        <w:rPr>
          <w:color w:val="414141"/>
        </w:rPr>
        <w:t xml:space="preserve">Immediately prior to </w:t>
      </w:r>
      <w:r w:rsidR="00432525">
        <w:rPr>
          <w:color w:val="414141"/>
        </w:rPr>
        <w:t xml:space="preserve">performing </w:t>
      </w:r>
      <w:r w:rsidRPr="00CD5806">
        <w:rPr>
          <w:color w:val="414141"/>
        </w:rPr>
        <w:t xml:space="preserve">the apoE assay, 40 μL of plasma were mixed with 110 μL of PBS, 0.1% Tween (PBST); 200 μL of CSF were mixed with 200 μL PBST. Higher volumes of CSF were needed because apoE concentrations in CSF are approximately ten-times lower compared to plasma. The antibody-derivatized tips were mounted onto the head of the Multimek 96 pipettor and first rinsed with PBST (10 cycles, 100 μL). The tips were then immersed into the wells of a microplate containing the analytical samples (150 μL of plasma mixture and 400 μL of CSF mixture, per well), and 500 cycles (100 μL each) were performed, allowing for affinity capture of apoE from the samples. Then, one rinse with PBST (100 cycles, 100 μL) and two rinses with water (10 cycles each, 100 μL) followed, to wash off the non-specifically bound proteins from the microcolumns. To elute the captured apoE, 5 μL of MALDI matrix (20 g/L sinapic acid in 33% (v/v) ACN and 0.4% (v/v) TFA) were aspirated into each tip, pushed up and down </w:t>
      </w:r>
      <w:r>
        <w:rPr>
          <w:color w:val="414141"/>
        </w:rPr>
        <w:t>ten</w:t>
      </w:r>
      <w:r w:rsidRPr="00CD5806">
        <w:rPr>
          <w:color w:val="414141"/>
        </w:rPr>
        <w:t xml:space="preserve"> times, and then dispensed directly onto a 96-well formatted MALDI target. Sample spots were dried on a hot plate at 50°C.</w:t>
      </w:r>
    </w:p>
    <w:p w14:paraId="2AF74F9E" w14:textId="77777777" w:rsidR="00CD5806" w:rsidRPr="00CD5806" w:rsidRDefault="00CD5806" w:rsidP="00CD5806">
      <w:pPr>
        <w:pStyle w:val="NormalWeb"/>
        <w:spacing w:before="120" w:beforeAutospacing="0" w:after="0" w:afterAutospacing="0"/>
        <w:rPr>
          <w:color w:val="414141"/>
        </w:rPr>
      </w:pPr>
      <w:r w:rsidRPr="00CD5806">
        <w:rPr>
          <w:color w:val="414141"/>
        </w:rPr>
        <w:t>Bruker’s Autoflex III MALDI-TOF instrument (Bruker, Billerica, MA) was utilized to acquire linear mass spectra. The instrument was operated in positive ion mode, and mass spectra were acquired in the mass range from 7 to 70 kDa, with a 700 ns delay, 20.00 kV and 18.45 kV ion source voltages, with signal suppression of up to 7,000 Da. A total of 10,000 laser-shots were acquired and summed for each mass spectrum.</w:t>
      </w:r>
    </w:p>
    <w:p w14:paraId="20E5E162" w14:textId="77777777" w:rsidR="00CD5806" w:rsidRPr="00CD5806" w:rsidRDefault="00CD5806" w:rsidP="00CD5806">
      <w:pPr>
        <w:pStyle w:val="NormalWeb"/>
        <w:spacing w:before="120" w:beforeAutospacing="0" w:after="0" w:afterAutospacing="0"/>
        <w:rPr>
          <w:color w:val="414141"/>
        </w:rPr>
      </w:pPr>
      <w:r w:rsidRPr="00CD5806">
        <w:rPr>
          <w:color w:val="414141"/>
        </w:rPr>
        <w:t>The mass spectra were externally calibrated using human hemoglobin peaks ([M+2H]</w:t>
      </w:r>
      <w:r w:rsidRPr="00CD5806">
        <w:rPr>
          <w:color w:val="414141"/>
          <w:vertAlign w:val="superscript"/>
        </w:rPr>
        <w:t>2 +</w:t>
      </w:r>
      <w:r w:rsidRPr="00CD5806">
        <w:rPr>
          <w:color w:val="414141"/>
        </w:rPr>
        <w:t>, [M+H]</w:t>
      </w:r>
      <w:r w:rsidRPr="00CD5806">
        <w:rPr>
          <w:color w:val="414141"/>
          <w:vertAlign w:val="superscript"/>
        </w:rPr>
        <w:t>+</w:t>
      </w:r>
      <w:r w:rsidRPr="00CD5806">
        <w:rPr>
          <w:color w:val="414141"/>
        </w:rPr>
        <w:t>, and [2M+H]</w:t>
      </w:r>
      <w:r w:rsidRPr="00CD5806">
        <w:rPr>
          <w:color w:val="414141"/>
          <w:vertAlign w:val="superscript"/>
        </w:rPr>
        <w:t>+</w:t>
      </w:r>
      <w:r w:rsidRPr="00CD5806">
        <w:rPr>
          <w:color w:val="414141"/>
        </w:rPr>
        <w:t>). The spectra were baseline subtracted (Convex Hull algorithm, 0.8 flatness) and smoothed (Savizky Golay algorithm, 5 m/z width, and 1 cycle) using Flex Analysis software (Bruker Daltonics). The peak intensities of all isoforms and glycoforms were measured using Zebra 1.0 software (Intrinsic Bioprobes Inc.) and tabulated in a spreadsheet. For samples from heterozygous individuals, peak intensities were measured separately for the two isoforms and their corresponding glycoforms in each mass spectrum. The intensities of all apoE peaks (unglycosylated protein and all glycoforms) were separately summed for each isoform. To obtain the percent abundance, the peak intensity of each apoE isoform-specific signal was divided by the summed intensity of all peaks for that isoform. To compare the expression levels of the three different isoforms in heterozygous individuals (</w:t>
      </w:r>
      <w:r w:rsidRPr="00CD5806">
        <w:rPr>
          <w:i/>
          <w:iCs/>
          <w:color w:val="414141"/>
        </w:rPr>
        <w:t>ɛ</w:t>
      </w:r>
      <w:r w:rsidRPr="00CD5806">
        <w:rPr>
          <w:color w:val="414141"/>
        </w:rPr>
        <w:t>2/</w:t>
      </w:r>
      <w:r w:rsidRPr="00CD5806">
        <w:rPr>
          <w:i/>
          <w:iCs/>
          <w:color w:val="414141"/>
        </w:rPr>
        <w:t>ɛ</w:t>
      </w:r>
      <w:r w:rsidRPr="00CD5806">
        <w:rPr>
          <w:color w:val="414141"/>
        </w:rPr>
        <w:t>3,</w:t>
      </w:r>
      <w:r w:rsidRPr="00CD5806">
        <w:rPr>
          <w:rStyle w:val="apple-converted-space"/>
          <w:color w:val="414141"/>
        </w:rPr>
        <w:t> </w:t>
      </w:r>
      <w:r w:rsidRPr="00CD5806">
        <w:rPr>
          <w:i/>
          <w:iCs/>
          <w:color w:val="414141"/>
        </w:rPr>
        <w:t>ɛ</w:t>
      </w:r>
      <w:r w:rsidRPr="00CD5806">
        <w:rPr>
          <w:color w:val="414141"/>
        </w:rPr>
        <w:t>2/</w:t>
      </w:r>
      <w:r w:rsidRPr="00CD5806">
        <w:rPr>
          <w:i/>
          <w:iCs/>
          <w:color w:val="414141"/>
        </w:rPr>
        <w:t>ɛ</w:t>
      </w:r>
      <w:r w:rsidRPr="00CD5806">
        <w:rPr>
          <w:color w:val="414141"/>
        </w:rPr>
        <w:t>4,</w:t>
      </w:r>
      <w:r w:rsidRPr="00CD5806">
        <w:rPr>
          <w:rStyle w:val="apple-converted-space"/>
          <w:color w:val="414141"/>
        </w:rPr>
        <w:t> </w:t>
      </w:r>
      <w:r w:rsidRPr="00CD5806">
        <w:rPr>
          <w:i/>
          <w:iCs/>
          <w:color w:val="414141"/>
        </w:rPr>
        <w:t>ɛ</w:t>
      </w:r>
      <w:r w:rsidRPr="00CD5806">
        <w:rPr>
          <w:color w:val="414141"/>
        </w:rPr>
        <w:t>3/</w:t>
      </w:r>
      <w:r w:rsidRPr="00CD5806">
        <w:rPr>
          <w:i/>
          <w:iCs/>
          <w:color w:val="414141"/>
        </w:rPr>
        <w:t>ɛ</w:t>
      </w:r>
      <w:r w:rsidRPr="00CD5806">
        <w:rPr>
          <w:color w:val="414141"/>
        </w:rPr>
        <w:t>4), the percent abundances of the unglycosylated and glycosylated apoE were summed for each isoform, and then compared by dividing one with another (e.g., apoE4 divided by apoE2 for the</w:t>
      </w:r>
      <w:r w:rsidRPr="00CD5806">
        <w:rPr>
          <w:rStyle w:val="apple-converted-space"/>
          <w:color w:val="414141"/>
        </w:rPr>
        <w:t> </w:t>
      </w:r>
      <w:r w:rsidRPr="00CD5806">
        <w:rPr>
          <w:i/>
          <w:iCs/>
          <w:color w:val="414141"/>
        </w:rPr>
        <w:t>ɛ</w:t>
      </w:r>
      <w:r w:rsidRPr="00CD5806">
        <w:rPr>
          <w:color w:val="414141"/>
        </w:rPr>
        <w:t>2/</w:t>
      </w:r>
      <w:r w:rsidRPr="00CD5806">
        <w:rPr>
          <w:i/>
          <w:iCs/>
          <w:color w:val="414141"/>
        </w:rPr>
        <w:t>ɛ</w:t>
      </w:r>
      <w:r w:rsidRPr="00CD5806">
        <w:rPr>
          <w:color w:val="414141"/>
        </w:rPr>
        <w:t>4 phenotype). To get the total glycosylation level of each isoform, the percent abundance of all glycoforms for a specific isoform was summed and then divided by the total percent abundance for that isoform. Similarly, to obtain the secondary glycosylation abundance of each isoform in CSF, percent abundances of the secondary glycosylation glycoforms were summed and divided by the total percent abundance for that isoform.</w:t>
      </w:r>
    </w:p>
    <w:p w14:paraId="410B90EF" w14:textId="77777777" w:rsidR="00802330" w:rsidRDefault="00802330" w:rsidP="00ED44CB">
      <w:pPr>
        <w:rPr>
          <w:i/>
          <w:sz w:val="20"/>
          <w:szCs w:val="20"/>
        </w:rPr>
      </w:pPr>
    </w:p>
    <w:p w14:paraId="6B19D5D8" w14:textId="77777777" w:rsidR="00802330" w:rsidRPr="00DF0F3F" w:rsidRDefault="00802330" w:rsidP="00802330">
      <w:pPr>
        <w:pStyle w:val="Heading1"/>
        <w:rPr>
          <w:b w:val="0"/>
          <w:bCs w:val="0"/>
        </w:rPr>
      </w:pPr>
      <w:r w:rsidRPr="00F92209">
        <w:lastRenderedPageBreak/>
        <w:t>References</w:t>
      </w:r>
      <w:r>
        <w:softHyphen/>
      </w:r>
    </w:p>
    <w:p w14:paraId="41573337" w14:textId="4B8390CF" w:rsidR="00802330" w:rsidRDefault="00802330" w:rsidP="00ED44CB">
      <w:pPr>
        <w:rPr>
          <w:i/>
          <w:sz w:val="20"/>
          <w:szCs w:val="20"/>
        </w:rPr>
      </w:pPr>
    </w:p>
    <w:p w14:paraId="303FCDD6" w14:textId="77777777" w:rsidR="00802330" w:rsidRDefault="00802330" w:rsidP="00ED44CB">
      <w:pPr>
        <w:rPr>
          <w:i/>
          <w:sz w:val="20"/>
          <w:szCs w:val="20"/>
        </w:rPr>
      </w:pPr>
    </w:p>
    <w:p w14:paraId="3B97CC78" w14:textId="7271DF44" w:rsidR="00802330" w:rsidRDefault="00802330" w:rsidP="00802330">
      <w:pPr>
        <w:pStyle w:val="EndNoteBibliography"/>
        <w:rPr>
          <w:noProof/>
        </w:rPr>
      </w:pPr>
      <w:r w:rsidRPr="00802330">
        <w:rPr>
          <w:noProof/>
        </w:rPr>
        <w:t>Hu, Y., Meuret, C., Go, S., Yassine, H.N., and Nedelkov, D. (2020). Simple and Fast Assay for Apolipoprotein E Phenotyping and Glycotyping: Discovering Isoform-Specific Glycosylation in Plasma and Cerebrospinal Fluid. J Alzheimers Dis</w:t>
      </w:r>
      <w:r w:rsidRPr="00802330">
        <w:rPr>
          <w:i/>
          <w:noProof/>
        </w:rPr>
        <w:t xml:space="preserve"> 76</w:t>
      </w:r>
      <w:r w:rsidRPr="00802330">
        <w:rPr>
          <w:noProof/>
        </w:rPr>
        <w:t>, 883-893.</w:t>
      </w:r>
    </w:p>
    <w:p w14:paraId="55FCFAD3" w14:textId="77777777" w:rsidR="00802330" w:rsidRPr="00802330" w:rsidRDefault="00802330" w:rsidP="00802330">
      <w:pPr>
        <w:pStyle w:val="EndNoteBibliography"/>
        <w:rPr>
          <w:noProof/>
        </w:rPr>
      </w:pPr>
    </w:p>
    <w:p w14:paraId="46974307" w14:textId="77777777" w:rsidR="00802330" w:rsidRPr="00802330" w:rsidRDefault="00802330" w:rsidP="00802330">
      <w:pPr>
        <w:pStyle w:val="EndNoteBibliography"/>
        <w:rPr>
          <w:noProof/>
        </w:rPr>
      </w:pPr>
      <w:r w:rsidRPr="00802330">
        <w:rPr>
          <w:noProof/>
        </w:rPr>
        <w:t>Meuret, C.J., Hu, Y., Smadi, S., Bantugan, M.A., Xian, H., Martinez, A.E., Krauss, R.M., Ma, Q.L., Nedelkov, D., and Yassine, H.N. (2023). An association of CSF apolipoprotein E glycosylation and amyloid-beta 42 in individuals who carry the APOE4 allele. Alzheimers Res Ther</w:t>
      </w:r>
      <w:r w:rsidRPr="00802330">
        <w:rPr>
          <w:i/>
          <w:noProof/>
        </w:rPr>
        <w:t xml:space="preserve"> 15</w:t>
      </w:r>
      <w:r w:rsidRPr="00802330">
        <w:rPr>
          <w:noProof/>
        </w:rPr>
        <w:t>, 96.</w:t>
      </w:r>
    </w:p>
    <w:p w14:paraId="74BB16AA" w14:textId="4342BDA3" w:rsidR="00B92B45" w:rsidRDefault="00B92B45" w:rsidP="00ED44CB">
      <w:pPr>
        <w:rPr>
          <w:rFonts w:cs="Times New Roman"/>
          <w:i/>
          <w:sz w:val="20"/>
          <w:szCs w:val="20"/>
        </w:rPr>
      </w:pPr>
    </w:p>
    <w:p w14:paraId="7CD56F52" w14:textId="77777777" w:rsidR="00802330" w:rsidRPr="00F92209" w:rsidRDefault="00802330" w:rsidP="00802330">
      <w:pPr>
        <w:pStyle w:val="Heading1"/>
      </w:pPr>
      <w:r w:rsidRPr="00F92209">
        <w:t>About the Authors</w:t>
      </w:r>
    </w:p>
    <w:p w14:paraId="231C8C5C" w14:textId="77777777" w:rsidR="00802330" w:rsidRDefault="00802330" w:rsidP="00802330">
      <w:r w:rsidRPr="003633D1">
        <w:rPr>
          <w:rFonts w:cs="Times New Roman"/>
        </w:rPr>
        <w:t>This document was prepared by Dobrin Nedelkov and Hussein Yassine. For more information please contact Hussein Yassine at 3234421909 or by email at hyassine@usc.edu.</w:t>
      </w:r>
      <w:r>
        <w:rPr>
          <w:rFonts w:cs="Times New Roman"/>
        </w:rPr>
        <w:t xml:space="preserve"> </w:t>
      </w:r>
    </w:p>
    <w:p w14:paraId="19416ABC" w14:textId="77777777" w:rsidR="00802330" w:rsidRDefault="00802330" w:rsidP="00802330">
      <w:pPr>
        <w:rPr>
          <w:i/>
          <w:sz w:val="20"/>
          <w:szCs w:val="20"/>
        </w:rPr>
      </w:pPr>
    </w:p>
    <w:p w14:paraId="7DA86272" w14:textId="77777777" w:rsidR="00802330" w:rsidRDefault="00802330" w:rsidP="00802330">
      <w:pPr>
        <w:rPr>
          <w:i/>
          <w:sz w:val="20"/>
          <w:szCs w:val="20"/>
        </w:rPr>
      </w:pPr>
      <w:r>
        <w:rPr>
          <w:i/>
          <w:sz w:val="20"/>
          <w:szCs w:val="20"/>
        </w:rPr>
        <w:t xml:space="preserve">Notice: </w:t>
      </w:r>
      <w:r w:rsidRPr="00830CCD">
        <w:rPr>
          <w:i/>
          <w:sz w:val="20"/>
          <w:szCs w:val="20"/>
        </w:rPr>
        <w:t>This document is presented by the author(s) as a service to ADNI data users.  However, users should be aware that no formal review process has vetted this document and that ADNI cannot guarantee the accuracy or utility of this document.</w:t>
      </w:r>
    </w:p>
    <w:p w14:paraId="4E7BC22F" w14:textId="77777777" w:rsidR="00802330" w:rsidRPr="00830CCD" w:rsidRDefault="00802330" w:rsidP="00ED44CB">
      <w:pPr>
        <w:rPr>
          <w:rFonts w:cs="Times New Roman"/>
          <w:i/>
          <w:sz w:val="20"/>
          <w:szCs w:val="20"/>
        </w:rPr>
      </w:pPr>
    </w:p>
    <w:sectPr w:rsidR="00802330" w:rsidRPr="00830CCD" w:rsidSect="00F92209">
      <w:headerReference w:type="default" r:id="rId8"/>
      <w:footerReference w:type="even" r:id="rId9"/>
      <w:foot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7946CD" w14:textId="77777777" w:rsidR="00C97E8E" w:rsidRDefault="00C97E8E" w:rsidP="004D61C4">
      <w:r>
        <w:separator/>
      </w:r>
    </w:p>
  </w:endnote>
  <w:endnote w:type="continuationSeparator" w:id="0">
    <w:p w14:paraId="3DF7E053" w14:textId="77777777" w:rsidR="00C97E8E" w:rsidRDefault="00C97E8E" w:rsidP="004D61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61111" w14:textId="77777777" w:rsidR="00F45483" w:rsidRDefault="00000000">
    <w:pPr>
      <w:pStyle w:val="Footer"/>
    </w:pPr>
    <w:sdt>
      <w:sdtPr>
        <w:id w:val="969400743"/>
        <w:placeholder>
          <w:docPart w:val="D0585D86E2478D42ADED16475E6986ED"/>
        </w:placeholder>
        <w:temporary/>
        <w:showingPlcHdr/>
      </w:sdtPr>
      <w:sdtContent>
        <w:r w:rsidR="00F45483">
          <w:t>[Type text]</w:t>
        </w:r>
      </w:sdtContent>
    </w:sdt>
    <w:r w:rsidR="00F45483">
      <w:ptab w:relativeTo="margin" w:alignment="center" w:leader="none"/>
    </w:r>
    <w:sdt>
      <w:sdtPr>
        <w:id w:val="969400748"/>
        <w:placeholder>
          <w:docPart w:val="6D021546CEC79C4793BF48F1FFF0AACA"/>
        </w:placeholder>
        <w:temporary/>
        <w:showingPlcHdr/>
      </w:sdtPr>
      <w:sdtContent>
        <w:r w:rsidR="00F45483">
          <w:t>[Type text]</w:t>
        </w:r>
      </w:sdtContent>
    </w:sdt>
    <w:r w:rsidR="00F45483">
      <w:ptab w:relativeTo="margin" w:alignment="right" w:leader="none"/>
    </w:r>
    <w:sdt>
      <w:sdtPr>
        <w:id w:val="969400753"/>
        <w:placeholder>
          <w:docPart w:val="AE203B6D99E1CF4190ED3EAFC49411D6"/>
        </w:placeholder>
        <w:temporary/>
        <w:showingPlcHdr/>
      </w:sdtPr>
      <w:sdtContent>
        <w:r w:rsidR="00F45483">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73026" w14:textId="77777777" w:rsidR="00F45483" w:rsidRPr="00EC0E2D" w:rsidRDefault="00F45483" w:rsidP="004D61C4">
    <w:pPr>
      <w:jc w:val="right"/>
      <w:rPr>
        <w:rFonts w:ascii="Arial" w:hAnsi="Arial" w:cs="Arial"/>
        <w:color w:val="808080" w:themeColor="background1" w:themeShade="80"/>
        <w:sz w:val="20"/>
        <w:szCs w:val="20"/>
      </w:rPr>
    </w:pPr>
    <w:r w:rsidRPr="00EC0E2D">
      <w:rPr>
        <w:rFonts w:ascii="Arial" w:hAnsi="Arial" w:cs="Arial"/>
        <w:color w:val="808080" w:themeColor="background1" w:themeShade="80"/>
        <w:sz w:val="20"/>
        <w:szCs w:val="20"/>
      </w:rPr>
      <w:t>Rev Jan 31 2011</w:t>
    </w:r>
  </w:p>
  <w:p w14:paraId="2FFED655" w14:textId="77777777" w:rsidR="00F45483" w:rsidRDefault="00F45483">
    <w:pPr>
      <w:pStyle w:val="Footer"/>
    </w:pPr>
    <w:r>
      <w:ptab w:relativeTo="margin" w:alignment="right" w:leader="none"/>
    </w:r>
    <w:r w:rsidRPr="004D61C4">
      <w:rPr>
        <w:noProof/>
      </w:rPr>
      <w:t xml:space="preserve"> </w:t>
    </w:r>
    <w:r>
      <w:rPr>
        <w:noProof/>
      </w:rPr>
      <w:drawing>
        <wp:inline distT="0" distB="0" distL="0" distR="0" wp14:anchorId="0A4C677E" wp14:editId="302AFB74">
          <wp:extent cx="1371600" cy="228600"/>
          <wp:effectExtent l="0" t="0" r="0" b="0"/>
          <wp:docPr id="3" name="Picture 3" descr="Warhol HD:Users:blee:Desktop:ADNI_foo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arhol HD:Users:blee:Desktop:ADNI_footer.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228600"/>
                  </a:xfrm>
                  <a:prstGeom prst="rect">
                    <a:avLst/>
                  </a:prstGeom>
                  <a:noFill/>
                  <a:ln>
                    <a:noFill/>
                  </a:ln>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B26A01" w14:textId="77777777" w:rsidR="00C97E8E" w:rsidRDefault="00C97E8E" w:rsidP="004D61C4">
      <w:r>
        <w:separator/>
      </w:r>
    </w:p>
  </w:footnote>
  <w:footnote w:type="continuationSeparator" w:id="0">
    <w:p w14:paraId="2AF0C1DF" w14:textId="77777777" w:rsidR="00C97E8E" w:rsidRDefault="00C97E8E" w:rsidP="004D61C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87490" w14:textId="77777777" w:rsidR="00F45483" w:rsidRPr="004D61C4" w:rsidRDefault="00F45483" w:rsidP="004D61C4">
    <w:pPr>
      <w:pStyle w:val="Header"/>
      <w:rPr>
        <w:rFonts w:ascii="Arial" w:hAnsi="Arial" w:cs="Arial"/>
      </w:rPr>
    </w:pPr>
    <w:r>
      <w:rPr>
        <w:noProof/>
      </w:rPr>
      <w:drawing>
        <wp:inline distT="0" distB="0" distL="0" distR="0" wp14:anchorId="3484593D" wp14:editId="546037E0">
          <wp:extent cx="3619500" cy="685800"/>
          <wp:effectExtent l="0" t="0" r="12700" b="0"/>
          <wp:docPr id="1" name="Picture 1" descr="Warhol HD:Users:blee:Desktop:ADNI_logo_300dp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rhol HD:Users:blee:Desktop:ADNI_logo_300dpi.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19500" cy="685800"/>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044945"/>
    <w:multiLevelType w:val="hybridMultilevel"/>
    <w:tmpl w:val="5DF4D3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243D6C71"/>
    <w:multiLevelType w:val="hybridMultilevel"/>
    <w:tmpl w:val="DBDE8F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63901561">
    <w:abstractNumId w:val="1"/>
  </w:num>
  <w:num w:numId="2" w16cid:durableId="18309770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p0swfdrx2dxzewdrrp50alervdfe9xr95p&quot;&gt;Hussein-Converted&lt;record-ids&gt;&lt;item&gt;3049&lt;/item&gt;&lt;item&gt;5121&lt;/item&gt;&lt;/record-ids&gt;&lt;/item&gt;&lt;/Libraries&gt;"/>
  </w:docVars>
  <w:rsids>
    <w:rsidRoot w:val="00FD0387"/>
    <w:rsid w:val="00087858"/>
    <w:rsid w:val="00144C6D"/>
    <w:rsid w:val="001F2781"/>
    <w:rsid w:val="002B0743"/>
    <w:rsid w:val="0031407A"/>
    <w:rsid w:val="003633D1"/>
    <w:rsid w:val="00432525"/>
    <w:rsid w:val="004D61C4"/>
    <w:rsid w:val="00501C86"/>
    <w:rsid w:val="005F0248"/>
    <w:rsid w:val="007D0E3C"/>
    <w:rsid w:val="00802330"/>
    <w:rsid w:val="008130B9"/>
    <w:rsid w:val="008160C8"/>
    <w:rsid w:val="00827FA0"/>
    <w:rsid w:val="00830CCD"/>
    <w:rsid w:val="008B794E"/>
    <w:rsid w:val="009D3ECD"/>
    <w:rsid w:val="00A535A0"/>
    <w:rsid w:val="00A761B0"/>
    <w:rsid w:val="00B24490"/>
    <w:rsid w:val="00B41812"/>
    <w:rsid w:val="00B92B45"/>
    <w:rsid w:val="00C26E82"/>
    <w:rsid w:val="00C40B94"/>
    <w:rsid w:val="00C97E8E"/>
    <w:rsid w:val="00CD42E3"/>
    <w:rsid w:val="00CD5806"/>
    <w:rsid w:val="00D112BF"/>
    <w:rsid w:val="00D5510B"/>
    <w:rsid w:val="00DC4EC8"/>
    <w:rsid w:val="00DF0718"/>
    <w:rsid w:val="00DF0F3F"/>
    <w:rsid w:val="00E267D9"/>
    <w:rsid w:val="00E86E02"/>
    <w:rsid w:val="00EC0E2D"/>
    <w:rsid w:val="00ED44CB"/>
    <w:rsid w:val="00F45483"/>
    <w:rsid w:val="00F508A9"/>
    <w:rsid w:val="00F55360"/>
    <w:rsid w:val="00F64D95"/>
    <w:rsid w:val="00F92209"/>
    <w:rsid w:val="00FB3715"/>
    <w:rsid w:val="00FD038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EC861F"/>
  <w15:docId w15:val="{68BCC64A-7FF0-4AA6-9158-59056EE67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7FA0"/>
    <w:rPr>
      <w:rFonts w:ascii="Times New Roman" w:hAnsi="Times New Roman"/>
    </w:rPr>
  </w:style>
  <w:style w:type="paragraph" w:styleId="Heading1">
    <w:name w:val="heading 1"/>
    <w:basedOn w:val="Normal"/>
    <w:next w:val="Normal"/>
    <w:link w:val="Heading1Char"/>
    <w:uiPriority w:val="9"/>
    <w:qFormat/>
    <w:rsid w:val="00827FA0"/>
    <w:pPr>
      <w:keepNext/>
      <w:keepLines/>
      <w:spacing w:before="240" w:after="12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827FA0"/>
    <w:pPr>
      <w:keepNext/>
      <w:keepLines/>
      <w:outlineLvl w:val="1"/>
    </w:pPr>
    <w:rPr>
      <w:rFonts w:eastAsiaTheme="majorEastAsia" w:cstheme="majorBidi"/>
      <w:b/>
      <w:bCs/>
      <w:i/>
      <w:color w:val="595959" w:themeColor="text1" w:themeTint="A6"/>
      <w:szCs w:val="26"/>
    </w:rPr>
  </w:style>
  <w:style w:type="paragraph" w:styleId="Heading3">
    <w:name w:val="heading 3"/>
    <w:basedOn w:val="Normal"/>
    <w:next w:val="Normal"/>
    <w:link w:val="Heading3Char"/>
    <w:uiPriority w:val="9"/>
    <w:semiHidden/>
    <w:unhideWhenUsed/>
    <w:qFormat/>
    <w:rsid w:val="00827FA0"/>
    <w:pPr>
      <w:keepNext/>
      <w:keepLines/>
      <w:spacing w:before="200"/>
      <w:outlineLvl w:val="2"/>
    </w:pPr>
    <w:rPr>
      <w:rFonts w:ascii="Arial" w:eastAsiaTheme="majorEastAsia" w:hAnsi="Arial" w:cstheme="majorBidi"/>
      <w:b/>
      <w:bC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D038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D0387"/>
    <w:rPr>
      <w:rFonts w:ascii="Lucida Grande" w:hAnsi="Lucida Grande" w:cs="Lucida Grande"/>
      <w:sz w:val="18"/>
      <w:szCs w:val="18"/>
    </w:rPr>
  </w:style>
  <w:style w:type="paragraph" w:styleId="Header">
    <w:name w:val="header"/>
    <w:basedOn w:val="Normal"/>
    <w:link w:val="HeaderChar"/>
    <w:uiPriority w:val="99"/>
    <w:unhideWhenUsed/>
    <w:rsid w:val="004D61C4"/>
    <w:pPr>
      <w:tabs>
        <w:tab w:val="center" w:pos="4320"/>
        <w:tab w:val="right" w:pos="8640"/>
      </w:tabs>
    </w:pPr>
  </w:style>
  <w:style w:type="character" w:customStyle="1" w:styleId="HeaderChar">
    <w:name w:val="Header Char"/>
    <w:basedOn w:val="DefaultParagraphFont"/>
    <w:link w:val="Header"/>
    <w:uiPriority w:val="99"/>
    <w:rsid w:val="004D61C4"/>
  </w:style>
  <w:style w:type="paragraph" w:styleId="Footer">
    <w:name w:val="footer"/>
    <w:basedOn w:val="Normal"/>
    <w:link w:val="FooterChar"/>
    <w:uiPriority w:val="99"/>
    <w:unhideWhenUsed/>
    <w:rsid w:val="004D61C4"/>
    <w:pPr>
      <w:tabs>
        <w:tab w:val="center" w:pos="4320"/>
        <w:tab w:val="right" w:pos="8640"/>
      </w:tabs>
    </w:pPr>
  </w:style>
  <w:style w:type="character" w:customStyle="1" w:styleId="FooterChar">
    <w:name w:val="Footer Char"/>
    <w:basedOn w:val="DefaultParagraphFont"/>
    <w:link w:val="Footer"/>
    <w:uiPriority w:val="99"/>
    <w:rsid w:val="004D61C4"/>
  </w:style>
  <w:style w:type="paragraph" w:styleId="Title">
    <w:name w:val="Title"/>
    <w:basedOn w:val="Normal"/>
    <w:next w:val="Normal"/>
    <w:link w:val="TitleChar"/>
    <w:uiPriority w:val="10"/>
    <w:qFormat/>
    <w:rsid w:val="00827FA0"/>
    <w:pPr>
      <w:spacing w:after="300"/>
      <w:contextualSpacing/>
      <w:jc w:val="center"/>
    </w:pPr>
    <w:rPr>
      <w:rFonts w:eastAsiaTheme="majorEastAsia" w:cstheme="majorBidi"/>
      <w:b/>
      <w:color w:val="595959" w:themeColor="text1" w:themeTint="A6"/>
      <w:spacing w:val="5"/>
      <w:kern w:val="28"/>
      <w:sz w:val="36"/>
      <w:szCs w:val="52"/>
    </w:rPr>
  </w:style>
  <w:style w:type="character" w:customStyle="1" w:styleId="TitleChar">
    <w:name w:val="Title Char"/>
    <w:basedOn w:val="DefaultParagraphFont"/>
    <w:link w:val="Title"/>
    <w:uiPriority w:val="10"/>
    <w:rsid w:val="00827FA0"/>
    <w:rPr>
      <w:rFonts w:ascii="Times New Roman" w:eastAsiaTheme="majorEastAsia" w:hAnsi="Times New Roman" w:cstheme="majorBidi"/>
      <w:b/>
      <w:color w:val="595959" w:themeColor="text1" w:themeTint="A6"/>
      <w:spacing w:val="5"/>
      <w:kern w:val="28"/>
      <w:sz w:val="36"/>
      <w:szCs w:val="52"/>
    </w:rPr>
  </w:style>
  <w:style w:type="character" w:customStyle="1" w:styleId="Heading1Char">
    <w:name w:val="Heading 1 Char"/>
    <w:basedOn w:val="DefaultParagraphFont"/>
    <w:link w:val="Heading1"/>
    <w:uiPriority w:val="9"/>
    <w:rsid w:val="00827FA0"/>
    <w:rPr>
      <w:rFonts w:ascii="Times New Roman" w:eastAsiaTheme="majorEastAsia" w:hAnsi="Times New Roman" w:cstheme="majorBidi"/>
      <w:b/>
      <w:bCs/>
      <w:sz w:val="28"/>
      <w:szCs w:val="32"/>
    </w:rPr>
  </w:style>
  <w:style w:type="character" w:customStyle="1" w:styleId="apple-style-span">
    <w:name w:val="apple-style-span"/>
    <w:basedOn w:val="DefaultParagraphFont"/>
    <w:rsid w:val="00F92209"/>
  </w:style>
  <w:style w:type="paragraph" w:styleId="ListParagraph">
    <w:name w:val="List Paragraph"/>
    <w:basedOn w:val="Normal"/>
    <w:uiPriority w:val="34"/>
    <w:qFormat/>
    <w:rsid w:val="00F92209"/>
    <w:pPr>
      <w:ind w:left="720"/>
      <w:contextualSpacing/>
    </w:pPr>
  </w:style>
  <w:style w:type="paragraph" w:styleId="Caption">
    <w:name w:val="caption"/>
    <w:basedOn w:val="Normal"/>
    <w:next w:val="Normal"/>
    <w:uiPriority w:val="35"/>
    <w:unhideWhenUsed/>
    <w:qFormat/>
    <w:rsid w:val="00827FA0"/>
    <w:rPr>
      <w:rFonts w:ascii="Arial" w:hAnsi="Arial" w:cs="Arial"/>
      <w:bCs/>
      <w:color w:val="000000"/>
      <w:sz w:val="16"/>
      <w:szCs w:val="16"/>
    </w:rPr>
  </w:style>
  <w:style w:type="table" w:styleId="TableGrid">
    <w:name w:val="Table Grid"/>
    <w:basedOn w:val="TableNormal"/>
    <w:uiPriority w:val="59"/>
    <w:rsid w:val="00ED44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827FA0"/>
    <w:pPr>
      <w:numPr>
        <w:ilvl w:val="1"/>
      </w:numPr>
      <w:jc w:val="center"/>
    </w:pPr>
    <w:rPr>
      <w:rFonts w:eastAsiaTheme="majorEastAsia" w:cstheme="majorBidi"/>
      <w:iCs/>
      <w:spacing w:val="15"/>
      <w:sz w:val="28"/>
    </w:rPr>
  </w:style>
  <w:style w:type="character" w:customStyle="1" w:styleId="SubtitleChar">
    <w:name w:val="Subtitle Char"/>
    <w:basedOn w:val="DefaultParagraphFont"/>
    <w:link w:val="Subtitle"/>
    <w:uiPriority w:val="11"/>
    <w:rsid w:val="00827FA0"/>
    <w:rPr>
      <w:rFonts w:ascii="Times New Roman" w:eastAsiaTheme="majorEastAsia" w:hAnsi="Times New Roman" w:cstheme="majorBidi"/>
      <w:iCs/>
      <w:spacing w:val="15"/>
      <w:sz w:val="28"/>
    </w:rPr>
  </w:style>
  <w:style w:type="character" w:customStyle="1" w:styleId="Heading2Char">
    <w:name w:val="Heading 2 Char"/>
    <w:basedOn w:val="DefaultParagraphFont"/>
    <w:link w:val="Heading2"/>
    <w:uiPriority w:val="9"/>
    <w:rsid w:val="00827FA0"/>
    <w:rPr>
      <w:rFonts w:ascii="Times New Roman" w:eastAsiaTheme="majorEastAsia" w:hAnsi="Times New Roman" w:cstheme="majorBidi"/>
      <w:b/>
      <w:bCs/>
      <w:i/>
      <w:color w:val="595959" w:themeColor="text1" w:themeTint="A6"/>
      <w:szCs w:val="26"/>
    </w:rPr>
  </w:style>
  <w:style w:type="character" w:customStyle="1" w:styleId="Heading3Char">
    <w:name w:val="Heading 3 Char"/>
    <w:basedOn w:val="DefaultParagraphFont"/>
    <w:link w:val="Heading3"/>
    <w:uiPriority w:val="9"/>
    <w:semiHidden/>
    <w:rsid w:val="00827FA0"/>
    <w:rPr>
      <w:rFonts w:ascii="Arial" w:eastAsiaTheme="majorEastAsia" w:hAnsi="Arial" w:cstheme="majorBidi"/>
      <w:b/>
      <w:bCs/>
      <w:color w:val="595959" w:themeColor="text1" w:themeTint="A6"/>
    </w:rPr>
  </w:style>
  <w:style w:type="character" w:styleId="Hyperlink">
    <w:name w:val="Hyperlink"/>
    <w:basedOn w:val="DefaultParagraphFont"/>
    <w:uiPriority w:val="99"/>
    <w:unhideWhenUsed/>
    <w:rsid w:val="00830CCD"/>
    <w:rPr>
      <w:color w:val="0000FF" w:themeColor="hyperlink"/>
      <w:u w:val="single"/>
    </w:rPr>
  </w:style>
  <w:style w:type="paragraph" w:styleId="NormalWeb">
    <w:name w:val="Normal (Web)"/>
    <w:basedOn w:val="Normal"/>
    <w:uiPriority w:val="99"/>
    <w:unhideWhenUsed/>
    <w:rsid w:val="00CD5806"/>
    <w:pPr>
      <w:spacing w:before="100" w:beforeAutospacing="1" w:after="100" w:afterAutospacing="1"/>
    </w:pPr>
    <w:rPr>
      <w:rFonts w:eastAsia="Times New Roman" w:cs="Times New Roman"/>
    </w:rPr>
  </w:style>
  <w:style w:type="character" w:customStyle="1" w:styleId="apple-converted-space">
    <w:name w:val="apple-converted-space"/>
    <w:basedOn w:val="DefaultParagraphFont"/>
    <w:rsid w:val="00CD5806"/>
  </w:style>
  <w:style w:type="character" w:styleId="Strong">
    <w:name w:val="Strong"/>
    <w:uiPriority w:val="22"/>
    <w:qFormat/>
    <w:rsid w:val="00DF0F3F"/>
    <w:rPr>
      <w:b/>
      <w:bCs/>
    </w:rPr>
  </w:style>
  <w:style w:type="paragraph" w:customStyle="1" w:styleId="EndNoteBibliographyTitle">
    <w:name w:val="EndNote Bibliography Title"/>
    <w:basedOn w:val="Normal"/>
    <w:link w:val="EndNoteBibliographyTitleChar"/>
    <w:rsid w:val="00802330"/>
    <w:pPr>
      <w:jc w:val="center"/>
    </w:pPr>
    <w:rPr>
      <w:rFonts w:cs="Times New Roman"/>
    </w:rPr>
  </w:style>
  <w:style w:type="character" w:customStyle="1" w:styleId="EndNoteBibliographyTitleChar">
    <w:name w:val="EndNote Bibliography Title Char"/>
    <w:basedOn w:val="DefaultParagraphFont"/>
    <w:link w:val="EndNoteBibliographyTitle"/>
    <w:rsid w:val="00802330"/>
    <w:rPr>
      <w:rFonts w:ascii="Times New Roman" w:hAnsi="Times New Roman" w:cs="Times New Roman"/>
    </w:rPr>
  </w:style>
  <w:style w:type="paragraph" w:customStyle="1" w:styleId="EndNoteBibliography">
    <w:name w:val="EndNote Bibliography"/>
    <w:basedOn w:val="Normal"/>
    <w:link w:val="EndNoteBibliographyChar"/>
    <w:rsid w:val="00802330"/>
    <w:rPr>
      <w:rFonts w:cs="Times New Roman"/>
    </w:rPr>
  </w:style>
  <w:style w:type="character" w:customStyle="1" w:styleId="EndNoteBibliographyChar">
    <w:name w:val="EndNote Bibliography Char"/>
    <w:basedOn w:val="DefaultParagraphFont"/>
    <w:link w:val="EndNoteBibliography"/>
    <w:rsid w:val="0080233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8316900">
      <w:bodyDiv w:val="1"/>
      <w:marLeft w:val="0"/>
      <w:marRight w:val="0"/>
      <w:marTop w:val="0"/>
      <w:marBottom w:val="0"/>
      <w:divBdr>
        <w:top w:val="none" w:sz="0" w:space="0" w:color="auto"/>
        <w:left w:val="none" w:sz="0" w:space="0" w:color="auto"/>
        <w:bottom w:val="none" w:sz="0" w:space="0" w:color="auto"/>
        <w:right w:val="none" w:sz="0" w:space="0" w:color="auto"/>
      </w:divBdr>
      <w:divsChild>
        <w:div w:id="513885876">
          <w:marLeft w:val="0"/>
          <w:marRight w:val="0"/>
          <w:marTop w:val="0"/>
          <w:marBottom w:val="0"/>
          <w:divBdr>
            <w:top w:val="none" w:sz="0" w:space="0" w:color="auto"/>
            <w:left w:val="none" w:sz="0" w:space="0" w:color="auto"/>
            <w:bottom w:val="none" w:sz="0" w:space="0" w:color="auto"/>
            <w:right w:val="none" w:sz="0" w:space="0" w:color="auto"/>
          </w:divBdr>
          <w:divsChild>
            <w:div w:id="2004384978">
              <w:marLeft w:val="0"/>
              <w:marRight w:val="0"/>
              <w:marTop w:val="0"/>
              <w:marBottom w:val="0"/>
              <w:divBdr>
                <w:top w:val="none" w:sz="0" w:space="0" w:color="auto"/>
                <w:left w:val="none" w:sz="0" w:space="0" w:color="auto"/>
                <w:bottom w:val="none" w:sz="0" w:space="0" w:color="auto"/>
                <w:right w:val="none" w:sz="0" w:space="0" w:color="auto"/>
              </w:divBdr>
              <w:divsChild>
                <w:div w:id="1179736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797625">
      <w:bodyDiv w:val="1"/>
      <w:marLeft w:val="0"/>
      <w:marRight w:val="0"/>
      <w:marTop w:val="0"/>
      <w:marBottom w:val="0"/>
      <w:divBdr>
        <w:top w:val="none" w:sz="0" w:space="0" w:color="auto"/>
        <w:left w:val="none" w:sz="0" w:space="0" w:color="auto"/>
        <w:bottom w:val="none" w:sz="0" w:space="0" w:color="auto"/>
        <w:right w:val="none" w:sz="0" w:space="0" w:color="auto"/>
      </w:divBdr>
      <w:divsChild>
        <w:div w:id="1253779883">
          <w:marLeft w:val="0"/>
          <w:marRight w:val="0"/>
          <w:marTop w:val="240"/>
          <w:marBottom w:val="120"/>
          <w:divBdr>
            <w:top w:val="none" w:sz="0" w:space="0" w:color="auto"/>
            <w:left w:val="none" w:sz="0" w:space="0" w:color="auto"/>
            <w:bottom w:val="none" w:sz="0" w:space="0" w:color="auto"/>
            <w:right w:val="none" w:sz="0" w:space="0" w:color="auto"/>
          </w:divBdr>
        </w:div>
        <w:div w:id="387993500">
          <w:marLeft w:val="0"/>
          <w:marRight w:val="0"/>
          <w:marTop w:val="240"/>
          <w:marBottom w:val="120"/>
          <w:divBdr>
            <w:top w:val="none" w:sz="0" w:space="0" w:color="auto"/>
            <w:left w:val="none" w:sz="0" w:space="0" w:color="auto"/>
            <w:bottom w:val="none" w:sz="0" w:space="0" w:color="auto"/>
            <w:right w:val="none" w:sz="0" w:space="0" w:color="auto"/>
          </w:divBdr>
        </w:div>
        <w:div w:id="1035542842">
          <w:marLeft w:val="0"/>
          <w:marRight w:val="0"/>
          <w:marTop w:val="240"/>
          <w:marBottom w:val="120"/>
          <w:divBdr>
            <w:top w:val="none" w:sz="0" w:space="0" w:color="auto"/>
            <w:left w:val="none" w:sz="0" w:space="0" w:color="auto"/>
            <w:bottom w:val="none" w:sz="0" w:space="0" w:color="auto"/>
            <w:right w:val="none" w:sz="0" w:space="0" w:color="auto"/>
          </w:divBdr>
        </w:div>
        <w:div w:id="1176921913">
          <w:marLeft w:val="0"/>
          <w:marRight w:val="0"/>
          <w:marTop w:val="240"/>
          <w:marBottom w:val="120"/>
          <w:divBdr>
            <w:top w:val="none" w:sz="0" w:space="0" w:color="auto"/>
            <w:left w:val="none" w:sz="0" w:space="0" w:color="auto"/>
            <w:bottom w:val="none" w:sz="0" w:space="0" w:color="auto"/>
            <w:right w:val="none" w:sz="0" w:space="0" w:color="auto"/>
          </w:divBdr>
        </w:div>
        <w:div w:id="666712392">
          <w:marLeft w:val="0"/>
          <w:marRight w:val="0"/>
          <w:marTop w:val="240"/>
          <w:marBottom w:val="120"/>
          <w:divBdr>
            <w:top w:val="none" w:sz="0" w:space="0" w:color="auto"/>
            <w:left w:val="none" w:sz="0" w:space="0" w:color="auto"/>
            <w:bottom w:val="none" w:sz="0" w:space="0" w:color="auto"/>
            <w:right w:val="none" w:sz="0" w:space="0" w:color="auto"/>
          </w:divBdr>
        </w:div>
        <w:div w:id="675882742">
          <w:marLeft w:val="0"/>
          <w:marRight w:val="0"/>
          <w:marTop w:val="240"/>
          <w:marBottom w:val="120"/>
          <w:divBdr>
            <w:top w:val="none" w:sz="0" w:space="0" w:color="auto"/>
            <w:left w:val="none" w:sz="0" w:space="0" w:color="auto"/>
            <w:bottom w:val="none" w:sz="0" w:space="0" w:color="auto"/>
            <w:right w:val="none" w:sz="0" w:space="0" w:color="auto"/>
          </w:divBdr>
        </w:div>
        <w:div w:id="1344432186">
          <w:marLeft w:val="0"/>
          <w:marRight w:val="0"/>
          <w:marTop w:val="240"/>
          <w:marBottom w:val="120"/>
          <w:divBdr>
            <w:top w:val="none" w:sz="0" w:space="0" w:color="auto"/>
            <w:left w:val="none" w:sz="0" w:space="0" w:color="auto"/>
            <w:bottom w:val="none" w:sz="0" w:space="0" w:color="auto"/>
            <w:right w:val="none" w:sz="0" w:space="0" w:color="auto"/>
          </w:divBdr>
        </w:div>
      </w:divsChild>
    </w:div>
    <w:div w:id="516893100">
      <w:bodyDiv w:val="1"/>
      <w:marLeft w:val="0"/>
      <w:marRight w:val="0"/>
      <w:marTop w:val="0"/>
      <w:marBottom w:val="0"/>
      <w:divBdr>
        <w:top w:val="none" w:sz="0" w:space="0" w:color="auto"/>
        <w:left w:val="none" w:sz="0" w:space="0" w:color="auto"/>
        <w:bottom w:val="none" w:sz="0" w:space="0" w:color="auto"/>
        <w:right w:val="none" w:sz="0" w:space="0" w:color="auto"/>
      </w:divBdr>
    </w:div>
    <w:div w:id="848954476">
      <w:bodyDiv w:val="1"/>
      <w:marLeft w:val="0"/>
      <w:marRight w:val="0"/>
      <w:marTop w:val="0"/>
      <w:marBottom w:val="0"/>
      <w:divBdr>
        <w:top w:val="none" w:sz="0" w:space="0" w:color="auto"/>
        <w:left w:val="none" w:sz="0" w:space="0" w:color="auto"/>
        <w:bottom w:val="none" w:sz="0" w:space="0" w:color="auto"/>
        <w:right w:val="none" w:sz="0" w:space="0" w:color="auto"/>
      </w:divBdr>
      <w:divsChild>
        <w:div w:id="1532887084">
          <w:marLeft w:val="0"/>
          <w:marRight w:val="0"/>
          <w:marTop w:val="0"/>
          <w:marBottom w:val="0"/>
          <w:divBdr>
            <w:top w:val="none" w:sz="0" w:space="0" w:color="auto"/>
            <w:left w:val="none" w:sz="0" w:space="0" w:color="auto"/>
            <w:bottom w:val="none" w:sz="0" w:space="0" w:color="auto"/>
            <w:right w:val="none" w:sz="0" w:space="0" w:color="auto"/>
          </w:divBdr>
          <w:divsChild>
            <w:div w:id="231888414">
              <w:marLeft w:val="0"/>
              <w:marRight w:val="0"/>
              <w:marTop w:val="0"/>
              <w:marBottom w:val="0"/>
              <w:divBdr>
                <w:top w:val="none" w:sz="0" w:space="0" w:color="auto"/>
                <w:left w:val="none" w:sz="0" w:space="0" w:color="auto"/>
                <w:bottom w:val="none" w:sz="0" w:space="0" w:color="auto"/>
                <w:right w:val="none" w:sz="0" w:space="0" w:color="auto"/>
              </w:divBdr>
              <w:divsChild>
                <w:div w:id="884488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1353180">
      <w:bodyDiv w:val="1"/>
      <w:marLeft w:val="0"/>
      <w:marRight w:val="0"/>
      <w:marTop w:val="0"/>
      <w:marBottom w:val="0"/>
      <w:divBdr>
        <w:top w:val="none" w:sz="0" w:space="0" w:color="auto"/>
        <w:left w:val="none" w:sz="0" w:space="0" w:color="auto"/>
        <w:bottom w:val="none" w:sz="0" w:space="0" w:color="auto"/>
        <w:right w:val="none" w:sz="0" w:space="0" w:color="auto"/>
      </w:divBdr>
    </w:div>
    <w:div w:id="1888569705">
      <w:bodyDiv w:val="1"/>
      <w:marLeft w:val="0"/>
      <w:marRight w:val="0"/>
      <w:marTop w:val="0"/>
      <w:marBottom w:val="0"/>
      <w:divBdr>
        <w:top w:val="none" w:sz="0" w:space="0" w:color="auto"/>
        <w:left w:val="none" w:sz="0" w:space="0" w:color="auto"/>
        <w:bottom w:val="none" w:sz="0" w:space="0" w:color="auto"/>
        <w:right w:val="none" w:sz="0" w:space="0" w:color="auto"/>
      </w:divBdr>
    </w:div>
    <w:div w:id="198084341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image" Target="media/image2.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0585D86E2478D42ADED16475E6986ED"/>
        <w:category>
          <w:name w:val="General"/>
          <w:gallery w:val="placeholder"/>
        </w:category>
        <w:types>
          <w:type w:val="bbPlcHdr"/>
        </w:types>
        <w:behaviors>
          <w:behavior w:val="content"/>
        </w:behaviors>
        <w:guid w:val="{DAFF8EE7-9AF4-5045-BA11-5F4E895A30BD}"/>
      </w:docPartPr>
      <w:docPartBody>
        <w:p w:rsidR="00146F5B" w:rsidRDefault="008625AC" w:rsidP="008625AC">
          <w:pPr>
            <w:pStyle w:val="D0585D86E2478D42ADED16475E6986ED"/>
          </w:pPr>
          <w:r>
            <w:t>[Type text]</w:t>
          </w:r>
        </w:p>
      </w:docPartBody>
    </w:docPart>
    <w:docPart>
      <w:docPartPr>
        <w:name w:val="6D021546CEC79C4793BF48F1FFF0AACA"/>
        <w:category>
          <w:name w:val="General"/>
          <w:gallery w:val="placeholder"/>
        </w:category>
        <w:types>
          <w:type w:val="bbPlcHdr"/>
        </w:types>
        <w:behaviors>
          <w:behavior w:val="content"/>
        </w:behaviors>
        <w:guid w:val="{6AA4DC93-E8A1-F045-88AC-91C177C4D43D}"/>
      </w:docPartPr>
      <w:docPartBody>
        <w:p w:rsidR="00146F5B" w:rsidRDefault="008625AC" w:rsidP="008625AC">
          <w:pPr>
            <w:pStyle w:val="6D021546CEC79C4793BF48F1FFF0AACA"/>
          </w:pPr>
          <w:r>
            <w:t>[Type text]</w:t>
          </w:r>
        </w:p>
      </w:docPartBody>
    </w:docPart>
    <w:docPart>
      <w:docPartPr>
        <w:name w:val="AE203B6D99E1CF4190ED3EAFC49411D6"/>
        <w:category>
          <w:name w:val="General"/>
          <w:gallery w:val="placeholder"/>
        </w:category>
        <w:types>
          <w:type w:val="bbPlcHdr"/>
        </w:types>
        <w:behaviors>
          <w:behavior w:val="content"/>
        </w:behaviors>
        <w:guid w:val="{99115984-5EC5-FB4F-A55C-E9EFCF1C14D3}"/>
      </w:docPartPr>
      <w:docPartBody>
        <w:p w:rsidR="00146F5B" w:rsidRDefault="008625AC" w:rsidP="008625AC">
          <w:pPr>
            <w:pStyle w:val="AE203B6D99E1CF4190ED3EAFC49411D6"/>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Lucida Grande">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625AC"/>
    <w:rsid w:val="00146F5B"/>
    <w:rsid w:val="004601FD"/>
    <w:rsid w:val="00577B38"/>
    <w:rsid w:val="006479E6"/>
    <w:rsid w:val="008625AC"/>
    <w:rsid w:val="00922778"/>
    <w:rsid w:val="009C573D"/>
    <w:rsid w:val="00A511EA"/>
    <w:rsid w:val="00BD61FA"/>
    <w:rsid w:val="00D074C8"/>
    <w:rsid w:val="00E13B9B"/>
    <w:rsid w:val="00E34B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0585D86E2478D42ADED16475E6986ED">
    <w:name w:val="D0585D86E2478D42ADED16475E6986ED"/>
    <w:rsid w:val="008625AC"/>
  </w:style>
  <w:style w:type="paragraph" w:customStyle="1" w:styleId="6D021546CEC79C4793BF48F1FFF0AACA">
    <w:name w:val="6D021546CEC79C4793BF48F1FFF0AACA"/>
    <w:rsid w:val="008625AC"/>
  </w:style>
  <w:style w:type="paragraph" w:customStyle="1" w:styleId="AE203B6D99E1CF4190ED3EAFC49411D6">
    <w:name w:val="AE203B6D99E1CF4190ED3EAFC49411D6"/>
    <w:rsid w:val="008625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7F46F6-0E40-4381-AC23-9E1C562E4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35</Words>
  <Characters>7042</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ADNI Methods Template</vt:lpstr>
    </vt:vector>
  </TitlesOfParts>
  <Manager/>
  <Company/>
  <LinksUpToDate>false</LinksUpToDate>
  <CharactersWithSpaces>826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NI Methods Template</dc:title>
  <dc:subject/>
  <dc:creator>Laboratory of Neuro Imaging, UCLA</dc:creator>
  <cp:keywords/>
  <dc:description/>
  <cp:lastModifiedBy>Shaw, Leslie</cp:lastModifiedBy>
  <cp:revision>2</cp:revision>
  <dcterms:created xsi:type="dcterms:W3CDTF">2023-09-13T15:43:00Z</dcterms:created>
  <dcterms:modified xsi:type="dcterms:W3CDTF">2023-09-13T15:43:00Z</dcterms:modified>
  <cp:category/>
</cp:coreProperties>
</file>